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D571756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</w:t>
      </w:r>
      <w:r w:rsidR="00892FF9">
        <w:rPr>
          <w:rFonts w:ascii="Spectral" w:hAnsi="Spectral"/>
          <w:bCs/>
          <w:color w:val="000000"/>
          <w:sz w:val="22"/>
          <w:szCs w:val="22"/>
          <w:lang w:val="en-US"/>
        </w:rPr>
        <w:t>3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DE7258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DE7258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DE7258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DE7258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 xml:space="preserve">Integrating wisdom </w:t>
      </w:r>
      <w:r w:rsidRPr="00E72A56">
        <w:rPr>
          <w:rFonts w:ascii="Spectral" w:hAnsi="Spectral"/>
          <w:sz w:val="22"/>
          <w:szCs w:val="22"/>
          <w:lang w:val="en-US"/>
        </w:rPr>
        <w:lastRenderedPageBreak/>
        <w:t>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38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9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9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0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0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1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1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2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2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1029988"/>
            <w:bookmarkStart w:id="44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5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3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4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6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7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8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9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9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0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0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8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1" w:name="_Hlk47042836"/>
      <w:bookmarkEnd w:id="47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1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2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3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3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2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4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4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06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773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8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15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83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9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21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4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5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7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8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9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9D5C8C0" w14:textId="77777777" w:rsidR="00DE7258" w:rsidRDefault="00DE7258">
      <w:r>
        <w:separator/>
      </w:r>
    </w:p>
  </w:endnote>
  <w:endnote w:type="continuationSeparator" w:id="0">
    <w:p w14:paraId="3D24949B" w14:textId="77777777" w:rsidR="00DE7258" w:rsidRDefault="00DE72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E42DD4" w14:textId="77777777" w:rsidR="00DE7258" w:rsidRDefault="00DE7258">
      <w:r>
        <w:separator/>
      </w:r>
    </w:p>
  </w:footnote>
  <w:footnote w:type="continuationSeparator" w:id="0">
    <w:p w14:paraId="13A39456" w14:textId="77777777" w:rsidR="00DE7258" w:rsidRDefault="00DE725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01</TotalTime>
  <Pages>43</Pages>
  <Words>14812</Words>
  <Characters>84435</Characters>
  <Application>Microsoft Office Word</Application>
  <DocSecurity>0</DocSecurity>
  <Lines>703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0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20</cp:revision>
  <cp:lastPrinted>2022-07-02T15:32:00Z</cp:lastPrinted>
  <dcterms:created xsi:type="dcterms:W3CDTF">2021-03-19T00:08:00Z</dcterms:created>
  <dcterms:modified xsi:type="dcterms:W3CDTF">2022-07-02T15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